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611D90">
      <w:pPr>
        <w:pStyle w:val="Heading1"/>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indicator of economic stability, rendering the accurate prediction of gold prices a crucial endeavor within the realms of finance and economics. Nonetheless, the intrinsic volatility associated with gold prices, which is affected by a myriad of economic, political, and social factors, presents considerable challenges for dependable forecasting. This paper examines the efficacy of advanced deep learning models in forecasting gold prices, utilizing a dataset that encompasses 27 economic and financial variables, including gold, silver, oil, the EUR/USD exchange rate, the S&amp;P500 index, the Consumer Price Index (CPI),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 </w:t>
      </w:r>
      <w:proofErr w:type="gramStart"/>
      <w:r w:rsidRPr="00515869">
        <w:rPr>
          <w:rFonts w:asciiTheme="majorBidi" w:hAnsiTheme="majorBidi" w:cstheme="majorBidi"/>
          <w:sz w:val="24"/>
          <w:szCs w:val="24"/>
        </w:rPr>
        <w:t>a</w:t>
      </w:r>
      <w:proofErr w:type="gramEnd"/>
      <w:r w:rsidRPr="00515869">
        <w:rPr>
          <w:rFonts w:asciiTheme="majorBidi" w:hAnsiTheme="majorBidi" w:cstheme="majorBidi"/>
          <w:sz w:val="24"/>
          <w:szCs w:val="24"/>
        </w:rPr>
        <w:t xml:space="preserve"> Bidirectional Long Short-Term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ames, a Convolutional Neural Network (CNN), and a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rchitectur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533, a Mean Absolute Error (MAE) of 0.0449, and an R² value of 0.96,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hat variables such as gold_high, gold_low, and gold_open were paramount in the prediction of gold prices. These findings underscore the promising capabilities of hybrid and sequence-based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Pr="00515869">
        <w:rPr>
          <w:rFonts w:asciiTheme="majorBidi" w:hAnsiTheme="majorBidi" w:cstheme="majorBidi"/>
          <w:sz w:val="24"/>
          <w:szCs w:val="24"/>
        </w:rPr>
        <w:t xml:space="preserve">: Deep learning, </w:t>
      </w:r>
      <w:r w:rsidR="00212A09">
        <w:rPr>
          <w:rFonts w:asciiTheme="majorBidi" w:hAnsiTheme="majorBidi" w:cstheme="majorBidi"/>
          <w:sz w:val="24"/>
          <w:szCs w:val="24"/>
        </w:rPr>
        <w:t>Bi-LSTM</w:t>
      </w:r>
      <w:r w:rsidRPr="00515869">
        <w:rPr>
          <w:rFonts w:asciiTheme="majorBidi" w:hAnsiTheme="majorBidi" w:cstheme="majorBidi"/>
          <w:sz w:val="24"/>
          <w:szCs w:val="24"/>
        </w:rPr>
        <w:t>, CNN, Hybrid models, Time series forecasting, Feature importance, Financial prediction,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Historically, gold has played a pivotal role within the global economy, functioning not just as a mere store of value but also acting as a crucial safeguard against inflationary pressures and various forms of economic instability</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 Over recent years, and particularly in the contemporary financial markets, the pricing of gold has become increasingly subject to a myriad of economic, political, and social influences. These influences encompass fluctuations in currency exchange rates, variations in crude oil prices, movements within stock indices, inflationary metrics, and the ever-evolving landscape of geopolitical threats and tensions</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sidR="00F959A9" w:rsidRPr="00515869">
        <w:rPr>
          <w:rFonts w:asciiTheme="majorBidi" w:hAnsiTheme="majorBidi" w:cstheme="majorBidi"/>
          <w:sz w:val="24"/>
          <w:szCs w:val="24"/>
        </w:rPr>
        <w:t xml:space="preserve"> </w:t>
      </w:r>
      <w:r w:rsidRPr="00515869">
        <w:rPr>
          <w:rFonts w:asciiTheme="majorBidi" w:hAnsiTheme="majorBidi" w:cstheme="majorBidi"/>
          <w:sz w:val="24"/>
          <w:szCs w:val="24"/>
        </w:rPr>
        <w:t>.</w:t>
      </w:r>
    </w:p>
    <w:p w:rsidR="00212A0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t>As a result, the ability to make accurate predictions regarding future gold prices has become an essential endeavor for a diverse range of stakeholders, including investors looking to optimize their portfolios, policymakers aiming to understand economic signals, and financial institutions striving to manage their risk exposure effectively</w:t>
      </w:r>
      <w:r w:rsidR="00636021" w:rsidRPr="00515869">
        <w:rPr>
          <w:rFonts w:asciiTheme="majorBidi" w:hAnsiTheme="majorBidi" w:cstheme="majorBidi"/>
          <w:sz w:val="24"/>
          <w:szCs w:val="24"/>
        </w:rPr>
        <w:t xml:space="preserve">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However, the task of forecasting gold prices presents significant challenges due to their inherent nonlinear and volatile characteristics, which complicate the accuracy of predictions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raditional econometric and statistical methodologies, although beneficial in providing insights, often fall short of effectively capturing the intricate dependencies and latent patterns that reside within complex financial time series data. Recognizing this limitation, there has been a growing interest in exploring advanced machine learning (ML) and deep learning (DL) methodolog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which have demonstrated considerable effectiveness in addressing challenges related to nonlinearity, the handling of high-dimensional datasets, and the modeling of temporal dependencie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w:t>
      </w:r>
    </w:p>
    <w:p w:rsidR="00212A0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t>Within the specific domain of deep learning architectures, Recurrent Neural Networks (RNNs) and their variants, such as Long Short-Term Memory (LSTM) networks and Bidirectional LSTM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have gained notable recognition for their superior efficacy in financial forecasting task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se advanced models excel specifically at encapsulating temporal dynamics and managing long-term dependencies inherent in sequential datasets, making them well-suited for predicting trends in gold prices. On the other hand, Convolutional Neural Networks (CNNs), which were originally developed for the task of image recognition, have recently been adapted for the purpose of time series analysi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is adaptation is due to their exceptional proficiency in extracting local patterns from data while minimizing the impact of noise, which is often a significant issue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sidRPr="00515869">
        <w:rPr>
          <w:rFonts w:asciiTheme="majorBidi" w:hAnsiTheme="majorBidi" w:cstheme="majorBidi"/>
          <w:sz w:val="24"/>
          <w:szCs w:val="24"/>
        </w:rPr>
        <w:t>. More recently, there has been the emergence of hybrid models that integrate both CNN and LSTM/</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components, aiming to harness the strengths inherent in both local feature extraction capabilities and long-range sequence learning capabiliti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w:t>
      </w:r>
    </w:p>
    <w:p w:rsidR="0004127A" w:rsidRPr="00515869" w:rsidRDefault="00144FA5" w:rsidP="00212A09">
      <w:pPr>
        <w:jc w:val="both"/>
        <w:rPr>
          <w:rFonts w:asciiTheme="majorBidi" w:hAnsiTheme="majorBidi" w:cstheme="majorBidi"/>
          <w:sz w:val="24"/>
          <w:szCs w:val="24"/>
        </w:rPr>
      </w:pPr>
      <w:r w:rsidRPr="00515869">
        <w:rPr>
          <w:rFonts w:asciiTheme="majorBidi" w:hAnsiTheme="majorBidi" w:cstheme="majorBidi"/>
          <w:sz w:val="24"/>
          <w:szCs w:val="24"/>
        </w:rPr>
        <w:lastRenderedPageBreak/>
        <w:t xml:space="preserve">This study makes a significant contribution to the expanding body of literature surrounding gold price prediction by executing a comprehensive comparative analysis of four distinct deep learning models: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a 1-day sequence window,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a 30-day sequence window, CNN, and a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These models were rigorously trained and evaluated using a robust and comprehensive dataset that encompasses not only gold and silver prices but also incorporates crude oil prices, the EUR/USD exchange rates, the S&amp;P 500 index, Consumer Price Index (CPI) measures, and indicators about Geopolitical Risk (GPR)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4]</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The performance of each model was meticulously assessed using a variety of evaluation metrics, including Root Mean Squared Error (RMSE), Mean Absolute Error (MAE), Mean Absolute Percentage Error (MAPE), and R-squared (R²) value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5]</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 Additionally, a thorough analysis of feature importance was conducted to identify and discern the most significant predictors influencing gold price movements. The results emerging from this investigation underscore the dominance and effectiveness of the sequence-based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particularly highlighting the 1-da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hich yielded the most favorable and accurate predictive outcomes. </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se findings not only offer valuable insights into the efficacy of hybrid deep learning models within the scope of financial forecasting but also pave the way for future research endeavors focused on the development and refinement of advanced architectures that are specifically designed to address the complexities of financial time series analysis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6]</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 This research paper consists of writing the remaining research structure, including the literature review and methodology, to provide a comprehensive framework for gold price forecasting using deep learning techniqu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C94591" w:rsidP="00515869">
      <w:pPr>
        <w:pStyle w:val="paragraph"/>
        <w:jc w:val="both"/>
        <w:rPr>
          <w:rFonts w:asciiTheme="majorBidi" w:hAnsiTheme="majorBidi" w:cstheme="majorBidi"/>
        </w:rPr>
      </w:pPr>
      <w:r w:rsidRPr="00515869">
        <w:rPr>
          <w:rFonts w:asciiTheme="majorBidi" w:hAnsiTheme="majorBidi" w:cstheme="majorBidi"/>
        </w:rPr>
        <w:t>Gold price forecasting has attracted widespread research attention in recent decades due to the gold market’s important role in economic development. Statistical analysis is the main method for price forecasting, and many deep learning methods have been proposed to solve the problem American stock market, and A recent paper has shown the superiority of deep learning in the high-accuracy forecasting of the gold price</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pStyle w:val="paragraph"/>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propose a novel framework for financial time series analysis, including gold prices. They utilize various data sources, including historical prices and economic features, resulting in a forecasting accuracy of 91% with their deep neural network model. Their research highlights the potential of hybrid models in enhancing prediction capabilities</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pStyle w:val="paragraph"/>
        <w:jc w:val="both"/>
        <w:rPr>
          <w:rFonts w:asciiTheme="majorBidi" w:hAnsiTheme="majorBidi" w:cstheme="majorBidi"/>
        </w:rPr>
      </w:pPr>
      <w:r w:rsidRPr="00515869">
        <w:rPr>
          <w:rFonts w:asciiTheme="majorBidi" w:hAnsiTheme="majorBidi" w:cstheme="majorBidi"/>
        </w:rPr>
        <w:t xml:space="preserve">In their study, </w:t>
      </w:r>
      <w:proofErr w:type="spellStart"/>
      <w:r w:rsidRPr="00515869">
        <w:rPr>
          <w:rFonts w:asciiTheme="majorBidi" w:hAnsiTheme="majorBidi" w:cstheme="majorBidi"/>
        </w:rPr>
        <w:t>Tripathi</w:t>
      </w:r>
      <w:proofErr w:type="spellEnd"/>
      <w:r w:rsidRPr="00515869">
        <w:rPr>
          <w:rFonts w:asciiTheme="majorBidi" w:hAnsiTheme="majorBidi" w:cstheme="majorBidi"/>
        </w:rPr>
        <w:t xml:space="preserve"> and Sharma (2022) investigated the impact of integrating sentiment analysis from news articles with traditional gold price data. They achieved an accuracy improvement of 15% with their proposed model, utilizing a dataset that combined historical </w:t>
      </w:r>
      <w:r w:rsidRPr="00515869">
        <w:rPr>
          <w:rFonts w:asciiTheme="majorBidi" w:hAnsiTheme="majorBidi" w:cstheme="majorBidi"/>
        </w:rPr>
        <w:lastRenderedPageBreak/>
        <w:t xml:space="preserve">gold prices and sentiment scores. This finding indicates the significant role that market sentiment plays in price movements and forecasting accuracy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9]</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pStyle w:val="paragraph"/>
        <w:jc w:val="both"/>
        <w:rPr>
          <w:rFonts w:asciiTheme="majorBidi" w:hAnsiTheme="majorBidi" w:cstheme="majorBidi"/>
        </w:rPr>
      </w:pPr>
      <w:r w:rsidRPr="00515869">
        <w:rPr>
          <w:rFonts w:asciiTheme="majorBidi" w:hAnsiTheme="majorBidi" w:cstheme="majorBidi"/>
        </w:rPr>
        <w:t xml:space="preserve">Finally, Modi et al. (2023) focus on a data-driven deep learning approach for predicting Bitcoin prices, which serves as a comparative benchmark for gold forecasting. Utilizing feature-engineered data, they achieved an accuracy of 95% when using their shallow Bidirectional-LSTM model, illustrating the effectiveness of deep learning techniques in financial predictions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20]</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Li, Wang, and Yang (2023) focus on risk prediction in financial management using an optimized BP neural network under the digital economy. The authors utilized financial data from listed companies, specifically targeting their historical performance metrics. The model's performance was evaluated using accuracy measures such as RMSE and classification accuracy, achieving a notable accuracy rate of 89%, demonstrating the model's effectiveness in risk assessment</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conducted a comparative analysis of machine learning, hybrid, and deep learning forecasting models in European financial markets. The study utilized various datasets, measuring performance using RMSE and MAE. The best-performing model achieved an RMSE of 0.70, highlighting the potential of deep learning approaches in financial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presented deep learning systems for forecasting prices of crude oil and precious metals, utilizing historical price data and economic indicators. Their models were evaluated using RMSE, with the best results indicating an RMSE of 0.90 for precious metals, showcasing the models' effectiveness in price forecasting</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15869">
      <w:pPr>
        <w:pStyle w:val="paragraph"/>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delve into the comparative effectiveness of various deep learning algorithms for stock price prediction. Their research corroborates the notion that deep learning models, particularly those that integrate RNN and CNN architectures, excel in capturing market trends and outperform traditional forecasting techniques. They utilized historical gold price data from 2000 to 2023 and achieved an accuracy rate of 92% in their predictions. This study reaffirms the potential of LSTM models in time-series predictions, advocating for further exploration of their capabilities in </w:t>
      </w:r>
      <w:r w:rsidR="007B7905" w:rsidRPr="00515869">
        <w:rPr>
          <w:rFonts w:asciiTheme="majorBidi" w:hAnsiTheme="majorBidi" w:cstheme="majorBidi"/>
        </w:rPr>
        <w:t>financial forecasting tasks</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 (2024) present a hybrid CNN-Bi-LSTM model specifically designed for gold price forecasting. They employed a dataset spanning over two decades of gold price movements, achieving a mean absolute percentage error (MAPE) of just 3.5%. This significant reduction in forecasting error highlights the effectiveness of their model in capturing complex patterns in the gold market, making i</w:t>
      </w:r>
      <w:r w:rsidR="00EA4070" w:rsidRPr="00515869">
        <w:rPr>
          <w:rFonts w:asciiTheme="majorBidi" w:hAnsiTheme="majorBidi" w:cstheme="majorBidi"/>
        </w:rPr>
        <w:t>t a valuable tool for investors</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515869">
      <w:pPr>
        <w:pStyle w:val="paragraph"/>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Pr="00515869">
        <w:rPr>
          <w:rFonts w:asciiTheme="majorBidi" w:hAnsiTheme="majorBidi" w:cstheme="majorBidi"/>
        </w:rPr>
        <w:t xml:space="preserve">) investigate the performance of deep learning tools in forecasting commodity prices, including gold. The authors used a comprehensive dataset combining historical price data and macroeconomic indicators, reporting that their best-performing model, an LSTM network, yielded a root mean square error (RMSE) of 1.28. This study </w:t>
      </w:r>
      <w:r w:rsidRPr="00515869">
        <w:rPr>
          <w:rFonts w:asciiTheme="majorBidi" w:hAnsiTheme="majorBidi" w:cstheme="majorBidi"/>
        </w:rPr>
        <w:lastRenderedPageBreak/>
        <w:t>emphasizes the importance of incorporating external factors in predictive modeling for enhanced accuracy</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Zhao et al. (2025) developed a hybrid model combining Multi-Head Attention Enhanced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ARIMA, and </w:t>
      </w:r>
      <w:proofErr w:type="spellStart"/>
      <w:r w:rsidRPr="00515869">
        <w:rPr>
          <w:rFonts w:asciiTheme="majorBidi" w:eastAsia="Times New Roman" w:hAnsiTheme="majorBidi" w:cstheme="majorBidi"/>
          <w:sz w:val="24"/>
          <w:szCs w:val="24"/>
        </w:rPr>
        <w:t>XGBoost</w:t>
      </w:r>
      <w:proofErr w:type="spellEnd"/>
      <w:r w:rsidRPr="00515869">
        <w:rPr>
          <w:rFonts w:asciiTheme="majorBidi" w:eastAsia="Times New Roman" w:hAnsiTheme="majorBidi" w:cstheme="majorBidi"/>
          <w:sz w:val="24"/>
          <w:szCs w:val="24"/>
        </w:rPr>
        <w:t xml:space="preserve"> for stock price forecasting, employing wavelet </w:t>
      </w:r>
      <w:proofErr w:type="spellStart"/>
      <w:r w:rsidRPr="00515869">
        <w:rPr>
          <w:rFonts w:asciiTheme="majorBidi" w:eastAsia="Times New Roman" w:hAnsiTheme="majorBidi" w:cstheme="majorBidi"/>
          <w:sz w:val="24"/>
          <w:szCs w:val="24"/>
        </w:rPr>
        <w:t>denoising</w:t>
      </w:r>
      <w:proofErr w:type="spellEnd"/>
      <w:r w:rsidRPr="00515869">
        <w:rPr>
          <w:rFonts w:asciiTheme="majorBidi" w:eastAsia="Times New Roman" w:hAnsiTheme="majorBidi" w:cstheme="majorBidi"/>
          <w:sz w:val="24"/>
          <w:szCs w:val="24"/>
        </w:rPr>
        <w:t xml:space="preserve"> techniques. The dataset consisted of historical stock prices and macroeconomic indicators. Their model's performance was measured using RMSE and MAE, reporting an RMSE of 0.85, which indicates a significant improvement over traditional methods, showcasing the hybrid model's capability in enhancing forecasting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employed a univariate ARIMA approach to forecast silver prices, utilizing historical silver price data. Their accuracy was assessed using RMSE, achieving an RMSE of 1.15, which indicates a reliable performance of the ARIMA model for silver price forecasting. They proposed a new model that aims to improve future price direction predictions based on their findings</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Kong et al. (2025) provided a comprehensive survey on deep learning applications for time series forecasting. They reviewed various datasets, including stock prices and economic indicators, and discussed performance measures such as RMSE and MAE across different models. The survey highlighted that models combining CNN and LSTM architectures consistently achieved the best results, with RMSE values as low as 0.80 in specific applications</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prediction of gold prices is assessed through the utilization of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CNN, and a hybrid model that integrates CNN and </w:t>
      </w:r>
      <w:r w:rsidR="00212A09">
        <w:rPr>
          <w:rFonts w:asciiTheme="majorBidi" w:hAnsiTheme="majorBidi" w:cstheme="majorBidi"/>
          <w:sz w:val="24"/>
          <w:szCs w:val="24"/>
        </w:rPr>
        <w:t>Bi-LSTM</w:t>
      </w:r>
      <w:r w:rsidRPr="00515869">
        <w:rPr>
          <w:rFonts w:asciiTheme="majorBidi" w:hAnsiTheme="majorBidi" w:cstheme="majorBidi"/>
          <w:sz w:val="24"/>
          <w:szCs w:val="24"/>
        </w:rPr>
        <w:t>. A comprehensive overview of the architectural frameworks and learning methodologies associated with each model is presented. A comparative analysis of the forecasting efficacy of these three deep learning models is undertaken</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2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3A09DE" w:rsidRPr="00515869" w:rsidRDefault="003A09D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e </w:t>
      </w:r>
      <w:r w:rsidR="00212A09">
        <w:rPr>
          <w:rFonts w:asciiTheme="majorBidi" w:hAnsiTheme="majorBidi" w:cstheme="majorBidi"/>
          <w:sz w:val="24"/>
          <w:szCs w:val="24"/>
        </w:rPr>
        <w:t>Bi-LSTM</w:t>
      </w:r>
      <w:r w:rsidRPr="00515869">
        <w:rPr>
          <w:rFonts w:asciiTheme="majorBidi" w:hAnsiTheme="majorBidi" w:cstheme="majorBidi"/>
          <w:sz w:val="24"/>
          <w:szCs w:val="24"/>
        </w:rPr>
        <w:t>,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re chosen as the predictive tools.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effectively harnesses both directions of the input sequence, enabling it to capture more significant information while considering forecast outcomes across multiple </w:t>
      </w:r>
      <w:proofErr w:type="spellStart"/>
      <w:r w:rsidRPr="00515869">
        <w:rPr>
          <w:rFonts w:asciiTheme="majorBidi" w:hAnsiTheme="majorBidi" w:cstheme="majorBidi"/>
          <w:sz w:val="24"/>
          <w:szCs w:val="24"/>
        </w:rPr>
        <w:t>timesteps</w:t>
      </w:r>
      <w:proofErr w:type="spellEnd"/>
      <w:r w:rsidRPr="00515869">
        <w:rPr>
          <w:rFonts w:asciiTheme="majorBidi" w:hAnsiTheme="majorBidi" w:cstheme="majorBidi"/>
          <w:sz w:val="24"/>
          <w:szCs w:val="24"/>
        </w:rPr>
        <w:t xml:space="preserve"> as the ultimate result. Additionally, CNN incorporates multiple latent neuron layers, demonstrating proficiency in feature extraction within time series data and effectively addressing challenges such as gradient vanishing and explosion</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85695A" w:rsidP="00515869">
      <w:pPr>
        <w:pStyle w:val="NormalWeb"/>
        <w:jc w:val="both"/>
        <w:rPr>
          <w:rFonts w:asciiTheme="majorBidi" w:hAnsiTheme="majorBidi" w:cstheme="majorBidi"/>
        </w:rPr>
      </w:pPr>
      <w:r w:rsidRPr="00515869">
        <w:rPr>
          <w:rFonts w:asciiTheme="majorBidi" w:hAnsiTheme="majorBidi" w:cstheme="majorBidi"/>
        </w:rPr>
        <w:t>The dataset was meticulously compiled from a diverse array of financial and macroeconomic sources, carefully encompassing the extensive timeframe that stretches from January 1, 2015, all the way to August 29, 2025. This comprehensive market data, which specifically includes key commodities such as gold, silver, oil, along with significant currency exchange rates like the EUR/USD, as well as critical stock market indices including the S&amp;P 500, was expertly sourced from Yahoo Finance</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Pr="00515869">
        <w:rPr>
          <w:rFonts w:asciiTheme="majorBidi" w:hAnsiTheme="majorBidi" w:cstheme="majorBidi"/>
        </w:rPr>
        <w:t xml:space="preserve">. Furthermore, vital </w:t>
      </w:r>
      <w:r w:rsidRPr="00515869">
        <w:rPr>
          <w:rFonts w:asciiTheme="majorBidi" w:hAnsiTheme="majorBidi" w:cstheme="majorBidi"/>
        </w:rPr>
        <w:lastRenderedPageBreak/>
        <w:t>macroeconomic indicators, notably the Consumer Price Index (CPI) and pertinent interest rates, were diligently acquired from the Federal Reserve Economic Data (FRED), ensuring a robust analytical foundation. In addition to these sources, the Geopolitical Risk (GPR) index was seamlessly integrated from a local dataset, adding another crucial layer of insight</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sidRPr="00515869">
        <w:rPr>
          <w:rFonts w:asciiTheme="majorBidi" w:hAnsiTheme="majorBidi" w:cstheme="majorBidi"/>
        </w:rPr>
        <w:t xml:space="preserve">. Following thorough preprocessing procedures, the final, enriched dataset comprised a total of 3,894 daily observations, which reflect a diverse array of 27 distinct features as shown in </w:t>
      </w:r>
      <w:r w:rsidR="00514D0C" w:rsidRPr="00515869">
        <w:rPr>
          <w:rFonts w:asciiTheme="majorBidi" w:hAnsiTheme="majorBidi" w:cstheme="majorBidi"/>
        </w:rPr>
        <w:t>Figure 1</w:t>
      </w:r>
      <w:r w:rsidRPr="00515869">
        <w:rPr>
          <w:rFonts w:asciiTheme="majorBidi" w:hAnsiTheme="majorBidi" w:cstheme="majorBidi"/>
        </w:rPr>
        <w:t>. These features include both raw data and include meticulously engineered variables, which enhance the dataset's analytical depth and usability for advanced research and financial modeling</w:t>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365" cy="5376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3176" cy="5561938"/>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 the forecasting of gold prices, and we will evaluate its impact subsequently</w:t>
      </w:r>
      <w:r w:rsidRPr="00212A09">
        <w:rPr>
          <w:rFonts w:asciiTheme="majorBidi" w:hAnsiTheme="majorBidi" w:cstheme="majorBidi"/>
          <w:b w:val="0"/>
          <w:bCs w:val="0"/>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32241" w:rsidP="00515869">
      <w:pPr>
        <w:pStyle w:val="Heading3"/>
        <w:jc w:val="both"/>
        <w:rPr>
          <w:rFonts w:asciiTheme="majorBidi" w:eastAsia="Times New Roman" w:hAnsiTheme="majorBidi"/>
          <w:b w:val="0"/>
          <w:bCs w:val="0"/>
          <w:color w:val="auto"/>
          <w:sz w:val="24"/>
          <w:szCs w:val="24"/>
        </w:rPr>
      </w:pPr>
      <w:r w:rsidRPr="00515869">
        <w:rPr>
          <w:rFonts w:asciiTheme="majorBidi" w:eastAsia="Times New Roman" w:hAnsiTheme="majorBidi"/>
          <w:b w:val="0"/>
          <w:bCs w:val="0"/>
          <w:color w:val="auto"/>
          <w:sz w:val="24"/>
          <w:szCs w:val="24"/>
        </w:rPr>
        <w:t>To maintain a high degree of temporal consistency throughout the analysis, the absent values within the dataset were imputed through the comprehensive application of both forward-fill and backward-fill methodologies. This dual approach effectively addressed the gaps present in the data. Following this step, the dataset was meticulously re-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 the time series representation, ensuring a smooth and continuous flow of data. Subsequently, the data was judiciously partitioned into two subsets: a training subset comprising 80% of the entire dataset, and a testing subset making up the remaining 20%</w:t>
      </w:r>
      <w:r w:rsidR="00CD4810" w:rsidRPr="00515869">
        <w:rPr>
          <w:rFonts w:asciiTheme="majorBidi" w:eastAsia="Times New Roman" w:hAnsiTheme="majorBidi"/>
          <w:b w:val="0"/>
          <w:bCs w:val="0"/>
          <w:color w:val="auto"/>
          <w:sz w:val="24"/>
          <w:szCs w:val="24"/>
        </w:rPr>
        <w:t xml:space="preserve"> ,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xml:space="preserve">. In order to prepare for analysis, all features within the dataset underwent a normalization process using the </w:t>
      </w:r>
      <w:proofErr w:type="spellStart"/>
      <w:r w:rsidRPr="00515869">
        <w:rPr>
          <w:rFonts w:asciiTheme="majorBidi" w:eastAsia="Times New Roman" w:hAnsiTheme="majorBidi"/>
          <w:b w:val="0"/>
          <w:bCs w:val="0"/>
          <w:color w:val="auto"/>
          <w:sz w:val="24"/>
          <w:szCs w:val="24"/>
        </w:rPr>
        <w:t>MinMaxScaler</w:t>
      </w:r>
      <w:proofErr w:type="spellEnd"/>
      <w:r w:rsidRPr="00515869">
        <w:rPr>
          <w:rFonts w:asciiTheme="majorBidi" w:eastAsia="Times New Roman" w:hAnsiTheme="majorBidi"/>
          <w:b w:val="0"/>
          <w:bCs w:val="0"/>
          <w:color w:val="auto"/>
          <w:sz w:val="24"/>
          <w:szCs w:val="24"/>
        </w:rPr>
        <w:t>. This scaling technique was specifically employed to adjust and transform the values so that they would fall within the defined range of [0,1].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Showing the training data, which is 80%, and the test data,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ive capabilities of the models, feature engineering was conducted on the amassed dataset, which originally encompassed 27 attributes across commodity markets (including gold, silver, and crude oil), foreign exchange (EUR/USD), equity indices (S&amp;P500), and macroeconomic indicators such as the Consumer Price Index (CPI) and the Geopolitical Risk Index (GPR).</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gold and other financial assets.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lume data for gold, silver, oil,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global geopolitical uncertainty, both of which have been documented to influence gold price </w:t>
      </w:r>
      <w:r w:rsidR="008605E5" w:rsidRPr="00515869">
        <w:rPr>
          <w:rFonts w:asciiTheme="majorBidi" w:eastAsia="Times New Roman" w:hAnsiTheme="majorBidi" w:cstheme="majorBidi"/>
          <w:sz w:val="24"/>
          <w:szCs w:val="24"/>
        </w:rPr>
        <w:t>dynamics.</w:t>
      </w:r>
    </w:p>
    <w:p w:rsidR="0007232B" w:rsidRPr="00515869" w:rsidRDefault="0007232B"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nvergence Divergence (MACD), this research underscores the importance of integrating fundamental market variables, inter-market relationships, and macroeconomic indicators. This strategic choice is intended to harmonize short-term technical fluctuations with the overarching economic and geopolitical influences on gold prices.</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212A0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s of consecutive time intervals. Two distinct sequence lengths were assessed:</w:t>
      </w:r>
    </w:p>
    <w:p w:rsidR="008605E5" w:rsidRPr="00515869" w:rsidRDefault="008605E5" w:rsidP="00515869">
      <w:pPr>
        <w:numPr>
          <w:ilvl w:val="0"/>
          <w:numId w:val="31"/>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15869">
      <w:pPr>
        <w:numPr>
          <w:ilvl w:val="0"/>
          <w:numId w:val="32"/>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el utilizing a longer sequence. This finding suggests that short-term dynamics have a more significant impact on predicting gold prices than do p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The model selection criteria derive directly from the Literature Review and Research Methodology. Deep-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ectional time series perception, effectively modeling temporal features with limited data. CNNs excel in parallel processing and enhance feature robustness, yet struggle to encode sequential temporal features precisely.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level feature extraction,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xml:space="preserve">. Consequently, three representative deep-learning techniques are chosen for comparison: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CNN, and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ing data forwards and backwards,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 As shown the Bi-LSTM model.</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This section provides an overview of the CNN model, originally designed for image processing, which efficiently detects and extracts important features from data using hierarchical layers. CNNs consist of an input layer, several convolutional and pooling layers, a fully connected hidden layer, and an output layer. Convolutional layers apply filters to capture local patterns, creating feature maps, while pooling layers reduce dimensionality for efficiency and decreased overfitting. The fully connected layer combines features to model complex relationships for effective classification or regression. In gold price prediction,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ture.</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LSTM is a deep learning model that combines a one CNN with Bi</w:t>
      </w:r>
      <w:r w:rsidR="00DB6516">
        <w:rPr>
          <w:rFonts w:asciiTheme="majorBidi" w:hAnsiTheme="majorBidi" w:cstheme="majorBidi"/>
          <w:sz w:val="24"/>
          <w:szCs w:val="24"/>
        </w:rPr>
        <w:t>-</w:t>
      </w:r>
      <w:r w:rsidRPr="00515869">
        <w:rPr>
          <w:rFonts w:asciiTheme="majorBidi" w:hAnsiTheme="majorBidi" w:cstheme="majorBidi"/>
          <w:sz w:val="24"/>
          <w:szCs w:val="24"/>
        </w:rPr>
        <w:t>LSTM for gold price forecasting. The CNN processes time series data, extracting features through convolutional filters to detect beneficial patterns for prediction. These features are fed into the Bi</w:t>
      </w:r>
      <w:r w:rsidR="00DB6516">
        <w:rPr>
          <w:rFonts w:asciiTheme="majorBidi" w:hAnsiTheme="majorBidi" w:cstheme="majorBidi"/>
          <w:sz w:val="24"/>
          <w:szCs w:val="24"/>
        </w:rPr>
        <w:t>-</w:t>
      </w:r>
      <w:r w:rsidRPr="00515869">
        <w:rPr>
          <w:rFonts w:asciiTheme="majorBidi" w:hAnsiTheme="majorBidi" w:cstheme="majorBidi"/>
          <w:sz w:val="24"/>
          <w:szCs w:val="24"/>
        </w:rPr>
        <w:t>LSTM, which captures temporal dependencies by processing sequences in both directions, enhancing the understanding of context. This architecture is based on research showing Bi</w:t>
      </w:r>
      <w:r w:rsidR="00DB6516">
        <w:rPr>
          <w:rFonts w:asciiTheme="majorBidi" w:hAnsiTheme="majorBidi" w:cstheme="majorBidi"/>
          <w:sz w:val="24"/>
          <w:szCs w:val="24"/>
        </w:rPr>
        <w:t>-</w:t>
      </w:r>
      <w:r w:rsidRPr="00515869">
        <w:rPr>
          <w:rFonts w:asciiTheme="majorBidi" w:hAnsiTheme="majorBidi" w:cstheme="majorBidi"/>
          <w:sz w:val="24"/>
          <w:szCs w:val="24"/>
        </w:rPr>
        <w:t>LSTM's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Thus, 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7661E9" w:rsidRPr="00515869">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Pr="00784097">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ion function, learning rate, batch size, loss function, and evaluation function employed in the training of our four models.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 xml:space="preserve">The models underwent training utilizing the Adam optimizer, configured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 xml:space="preserve">The Mean Squared Error (MSE) served as the loss function, whil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 xml:space="preserve">A batch size of 32 was established, and training was conducted for a maximum of 1000 epochs. To prevent overfitting,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The empirical investigation focused on the predictive capabilities of four deep learning models Bi-LSTM, CNN, Bi-LSTM -1Day, and Hybrid CNN-Bi-LSTM in the forecasting of gold prices. Gold, recognized as a widely traded commodity, possesses substantial market interest, with around one-third of its annual extraction being recycled each year.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edicted value for observation </w:t>
      </w:r>
      <w:proofErr w:type="spellStart"/>
      <w:r w:rsidRPr="00515869">
        <w:rPr>
          <w:rFonts w:asciiTheme="majorBidi" w:hAnsiTheme="majorBidi" w:cstheme="majorBidi"/>
          <w:sz w:val="24"/>
          <w:szCs w:val="24"/>
          <w:lang w:bidi="ar-IQ"/>
        </w:rPr>
        <w:t>i</w:t>
      </w:r>
      <w:proofErr w:type="spellEnd"/>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 xml:space="preserve">is the actual value for observation </w:t>
      </w:r>
      <w:proofErr w:type="spellStart"/>
      <w:r w:rsidRPr="00515869">
        <w:rPr>
          <w:rFonts w:asciiTheme="majorBidi" w:hAnsiTheme="majorBidi" w:cstheme="majorBidi"/>
          <w:sz w:val="24"/>
          <w:szCs w:val="24"/>
          <w:lang w:bidi="ar-IQ"/>
        </w:rPr>
        <w:t>i</w:t>
      </w:r>
      <w:proofErr w:type="spellEnd"/>
      <w:r w:rsidRPr="00515869">
        <w:rPr>
          <w:rFonts w:asciiTheme="majorBidi" w:hAnsiTheme="majorBidi" w:cstheme="majorBidi"/>
          <w:sz w:val="24"/>
          <w:szCs w:val="24"/>
          <w:lang w:bidi="ar-IQ"/>
        </w:rPr>
        <w:t>.</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r w:rsidRPr="00515869">
        <w:rPr>
          <w:rFonts w:asciiTheme="majorBidi" w:hAnsiTheme="majorBidi" w:cstheme="majorBidi"/>
          <w:color w:val="auto"/>
          <w:sz w:val="24"/>
          <w:szCs w:val="24"/>
          <w:lang w:bidi="ar-IQ"/>
        </w:rPr>
        <w:t xml:space="preserve">MS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o the Mean Absolute Error (MA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r w:rsidRPr="00515869">
        <w:rPr>
          <w:rFonts w:asciiTheme="majorBidi" w:hAnsiTheme="majorBidi" w:cstheme="majorBidi"/>
          <w:color w:val="auto"/>
          <w:sz w:val="24"/>
          <w:szCs w:val="24"/>
          <w:lang w:bidi="ar-IQ"/>
        </w:rPr>
        <w:t xml:space="preserve">RMS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r w:rsidRPr="00515869">
        <w:rPr>
          <w:rFonts w:asciiTheme="majorBidi" w:hAnsiTheme="majorBidi" w:cstheme="majorBidi"/>
          <w:color w:val="auto"/>
          <w:sz w:val="24"/>
          <w:szCs w:val="24"/>
          <w:lang w:bidi="ar-IQ"/>
        </w:rPr>
        <w:t xml:space="preserve">MAP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 the dependent variable (namely, the price of cryptocurrency) can be accounted for by the independent variables (specifically,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7155F8"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he training processes for all models were directed by the Early Stopping mechanism, which automatically terminated training once there was no observable enhancement in validation performance. Table 1 provides a summary of the stopping epoch, validation loss,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275C5" w:rsidRPr="00515869">
        <w:rPr>
          <w:rFonts w:asciiTheme="majorBidi" w:hAnsiTheme="majorBidi" w:cstheme="majorBidi"/>
          <w:sz w:val="24"/>
          <w:szCs w:val="24"/>
        </w:rPr>
        <w:t xml:space="preserve"> Figures 6, 7, 8, and 9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870CA7" w:rsidRPr="00870CA7">
        <w:rPr>
          <w:rFonts w:asciiTheme="majorBidi" w:hAnsiTheme="majorBidi" w:cstheme="majorBidi"/>
          <w:b w:val="0"/>
          <w:bCs w:val="0"/>
          <w:color w:val="auto"/>
          <w:sz w:val="24"/>
          <w:szCs w:val="24"/>
        </w:rPr>
        <w:t>.</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r w:rsidR="00870CA7" w:rsidRPr="00870CA7">
        <w:rPr>
          <w:rFonts w:asciiTheme="majorBidi" w:hAnsiTheme="majorBidi" w:cstheme="majorBidi"/>
          <w:b w:val="0"/>
          <w:bCs w:val="0"/>
          <w:color w:val="auto"/>
          <w:sz w:val="24"/>
          <w:szCs w:val="24"/>
        </w:rPr>
        <w:t>.</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870CA7" w:rsidRPr="00870CA7">
        <w:rPr>
          <w:rFonts w:asciiTheme="majorBidi" w:hAnsiTheme="majorBidi" w:cstheme="majorBidi"/>
          <w:b w:val="0"/>
          <w:bCs w:val="0"/>
          <w:color w:val="auto"/>
          <w:sz w:val="24"/>
          <w:szCs w:val="24"/>
        </w:rPr>
        <w:t>.</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870CA7" w:rsidRPr="00870CA7">
        <w:rPr>
          <w:rFonts w:asciiTheme="majorBidi" w:hAnsiTheme="majorBidi" w:cstheme="majorBidi"/>
          <w:b w:val="0"/>
          <w:bCs w:val="0"/>
          <w:color w:val="auto"/>
          <w:sz w:val="24"/>
          <w:szCs w:val="24"/>
        </w:rPr>
        <w:t>.</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our deep learning architectures, which were trained utilizing the gold price dataset. As depicted in Table 2, the Bi-LSTM (1-day) model surpassed all other models in nearly every evaluation metric. Notably, it recorded the lowest RMSE (0.019), MAE (0.0133), and MAPE (0.80%), alongside the highest R² score (0.96),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Pr="00515869">
        <w:rPr>
          <w:rFonts w:asciiTheme="majorBidi" w:eastAsiaTheme="minorEastAsia" w:hAnsiTheme="majorBidi"/>
          <w:b w:val="0"/>
          <w:bCs w:val="0"/>
          <w:color w:val="auto"/>
          <w:sz w:val="24"/>
          <w:szCs w:val="24"/>
        </w:rPr>
        <w:t xml:space="preserve">. In contrast,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 0.0337 and an R² value of 0.93, indicating that extending the temporal window may have introduced noise rather than enhancing predictive precision. Furthermore, th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 R² ranging from 0.89 to 0.93),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bookmarkStart w:id="6" w:name="_GoBack"/>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bookmarkEnd w:id="6"/>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xml:space="preserve">. Actual </w:t>
      </w:r>
      <w:proofErr w:type="gramStart"/>
      <w:r w:rsidRPr="002F1574">
        <w:rPr>
          <w:rFonts w:asciiTheme="majorBidi" w:hAnsiTheme="majorBidi" w:cstheme="majorBidi"/>
          <w:b w:val="0"/>
          <w:bCs w:val="0"/>
          <w:color w:val="auto"/>
          <w:sz w:val="24"/>
          <w:szCs w:val="24"/>
        </w:rPr>
        <w:t>an</w:t>
      </w:r>
      <w:proofErr w:type="gramEnd"/>
      <w:r w:rsidRPr="002F1574">
        <w:rPr>
          <w:rFonts w:asciiTheme="majorBidi" w:hAnsiTheme="majorBidi" w:cstheme="majorBidi"/>
          <w:b w:val="0"/>
          <w:bCs w:val="0"/>
          <w:color w:val="auto"/>
          <w:sz w:val="24"/>
          <w:szCs w:val="24"/>
        </w:rPr>
        <w:t xml:space="preserve"> prediction gold price using Bi-LSTM (1-Day).</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In addition to the evaluation of the model, th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thereby validating that intraday volatility and the conditions present at the market's opening are the most salient determinants in predicting gold price movements. Additionally, secondary factors such as </w:t>
      </w:r>
      <w:proofErr w:type="spellStart"/>
      <w:r w:rsidRPr="00515869">
        <w:rPr>
          <w:rFonts w:asciiTheme="majorBidi" w:hAnsiTheme="majorBidi" w:cstheme="majorBidi"/>
          <w:sz w:val="24"/>
          <w:szCs w:val="24"/>
        </w:rPr>
        <w:t>oil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silver_close</w:t>
      </w:r>
      <w:proofErr w:type="spellEnd"/>
      <w:r w:rsidRPr="00515869">
        <w:rPr>
          <w:rFonts w:asciiTheme="majorBidi" w:hAnsiTheme="majorBidi" w:cstheme="majorBidi"/>
          <w:sz w:val="24"/>
          <w:szCs w:val="24"/>
        </w:rPr>
        <w:t>, and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his dataset. This suggests that, during the analyzed timeframe, gold prices demonstrated a reduced sensitivity to these external macroeconomic and geopolitical factors,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04127A" w:rsidRPr="00515869" w:rsidRDefault="00850796"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In summary, these findings emphasize the critical significance of model selection and the careful prioritization of features when engaged in complex financial forecasting tasks within today's dynamic markets. The preeminence of the one-da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strongly suggests that architectures founded on short-term memory are particularly effective for accurately predicting gold prices, which are influenced by a multitude of factors. Furthermore, the comprehensive analysis of feature importance reveals the vital contributions of fundamental market variables when compared to secondary macroeconomic indicators, which may have less direct impact on price movements. These results carry profound implications for both traders and policymakers alike, as they indicate that precise and reliable forecasting of gold prices can indeed be accomplished through models that concentrate heavily on recent price movements, alongside fundamental commodity relationships that govern market behavior. Understanding these dynamics is essential for making informed investment decisions and formulating effective regulatory policie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 xml:space="preserve">This research introduced a hybrid deep learning framework aimed at predicting gold prices by amalgamating indicators from financial markets, macroeconomic variables, and indices of geopolitical risk. A variety of models were employed and evaluated, notably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with varying sequence lengths,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nd CNN architectures. The assessment utilized rigorous statistical metrics, including RMSE, MSE, MAE, MAPE, and R², in conjunction with early stopping techniques to mitigate the risk of overfitting. The findings indicated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utilizing a 1-day sequence window surpassed all competing models, achieving the lowest RMSE of 0.0190, an MAE of 0.0133, and the highest R² value of 0.96. </w:t>
      </w:r>
    </w:p>
    <w:p w:rsidR="00F13B12" w:rsidRPr="00515869" w:rsidRDefault="004C02FC" w:rsidP="00515869">
      <w:pPr>
        <w:jc w:val="both"/>
        <w:rPr>
          <w:rFonts w:asciiTheme="majorBidi" w:hAnsiTheme="majorBidi" w:cstheme="majorBidi"/>
          <w:sz w:val="24"/>
          <w:szCs w:val="24"/>
          <w:rtl/>
        </w:rPr>
      </w:pPr>
      <w:r w:rsidRPr="00515869">
        <w:rPr>
          <w:rFonts w:asciiTheme="majorBidi" w:hAnsiTheme="majorBidi" w:cstheme="majorBidi"/>
          <w:sz w:val="24"/>
          <w:szCs w:val="24"/>
        </w:rPr>
        <w:t>This performance suggests that short-term sequential dependencies are more adept at capturing the complexities of gold price volatility than longer input sequences. Conversely, the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and CNN models displayed comparatively elevated error rates, emphasizing the efficacy of recurrent structures in the domain of sequential financial forecasting. </w:t>
      </w:r>
    </w:p>
    <w:p w:rsidR="004C02FC" w:rsidRPr="00515869" w:rsidRDefault="004C02FC" w:rsidP="00515869">
      <w:pPr>
        <w:jc w:val="both"/>
        <w:rPr>
          <w:rFonts w:asciiTheme="majorBidi" w:hAnsiTheme="majorBidi" w:cstheme="majorBidi"/>
          <w:sz w:val="24"/>
          <w:szCs w:val="24"/>
        </w:rPr>
      </w:pPr>
      <w:r w:rsidRPr="00515869">
        <w:rPr>
          <w:rFonts w:asciiTheme="majorBidi" w:hAnsiTheme="majorBidi" w:cstheme="majorBidi"/>
          <w:sz w:val="24"/>
          <w:szCs w:val="24"/>
        </w:rPr>
        <w:t>An analysis of feature importance, employing SHAP and permutation methods, highlighted that gold-specific variables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emerged as the most significant predictors, followed by features related to oil and silver, while macroeconomic and geopolitical indicators ranked lower in importance. These results accentuate the prevailing influence of intrinsic gold price movements and the interdependencies among commodities in informing future trends. In summary, this study affirms the utility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 xml:space="preserve">LSTM architectures in forecasting financial time series and offers critical insights into the determinants of gold price dynamics. Future investigations could expand upon this research by examining ensemble models, integrating real-time sentiment analysis, or utilizing </w:t>
      </w:r>
      <w:r w:rsidRPr="00515869">
        <w:rPr>
          <w:rFonts w:asciiTheme="majorBidi" w:hAnsiTheme="majorBidi" w:cstheme="majorBidi"/>
          <w:sz w:val="24"/>
          <w:szCs w:val="24"/>
        </w:rPr>
        <w:lastRenderedPageBreak/>
        <w:t xml:space="preserve">reinforcement learning to improve decision-making processes within algorithmic trading frameworks. </w:t>
      </w:r>
    </w:p>
    <w:p w:rsidR="00F13B12" w:rsidRDefault="004C02FC" w:rsidP="00515869">
      <w:pPr>
        <w:jc w:val="both"/>
        <w:rPr>
          <w:sz w:val="24"/>
          <w:rtl/>
        </w:rPr>
      </w:pPr>
      <w:r w:rsidRPr="00515869">
        <w:rPr>
          <w:rFonts w:asciiTheme="majorBidi" w:hAnsiTheme="majorBidi" w:cstheme="majorBidi"/>
          <w:sz w:val="24"/>
          <w:szCs w:val="24"/>
        </w:rPr>
        <w:t>Overall, the study confirms the effectiveness of Bi</w:t>
      </w:r>
      <w:r w:rsidR="00F13B12" w:rsidRPr="00515869">
        <w:rPr>
          <w:rFonts w:asciiTheme="majorBidi" w:hAnsiTheme="majorBidi" w:cstheme="majorBidi"/>
          <w:sz w:val="24"/>
          <w:szCs w:val="24"/>
          <w:rtl/>
        </w:rPr>
        <w:t>-</w:t>
      </w:r>
      <w:r w:rsidRPr="00515869">
        <w:rPr>
          <w:rFonts w:asciiTheme="majorBidi" w:hAnsiTheme="majorBidi" w:cstheme="majorBidi"/>
          <w:sz w:val="24"/>
          <w:szCs w:val="24"/>
        </w:rPr>
        <w:t>LSTM architectures in financial time series forecasting and provides valuable insights into the factors driving gold price movements. Future research may extend this work by exploring ensemble models, incorporating real-time sentiment data, or applying reinforcement learning to enhance decision-making in algorithmic trading strategies</w:t>
      </w:r>
      <w:r w:rsidR="00515869">
        <w:rPr>
          <w:sz w:val="24"/>
        </w:rPr>
        <w:t>.</w:t>
      </w:r>
    </w:p>
    <w:p w:rsidR="0004127A" w:rsidRPr="00515869" w:rsidRDefault="00144FA5" w:rsidP="004C02FC">
      <w:pPr>
        <w:rPr>
          <w:b/>
          <w:bCs/>
        </w:rPr>
      </w:pPr>
      <w:r w:rsidRPr="00515869">
        <w:rPr>
          <w:b/>
          <w:bCs/>
          <w:sz w:val="24"/>
        </w:rPr>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lastRenderedPageBreak/>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F1574"/>
    <w:rsid w:val="00314DC8"/>
    <w:rsid w:val="00326F90"/>
    <w:rsid w:val="00380E9F"/>
    <w:rsid w:val="00393F34"/>
    <w:rsid w:val="003A09DE"/>
    <w:rsid w:val="003E0FE1"/>
    <w:rsid w:val="003E597C"/>
    <w:rsid w:val="003F1A3B"/>
    <w:rsid w:val="004143BC"/>
    <w:rsid w:val="00484926"/>
    <w:rsid w:val="004C02FC"/>
    <w:rsid w:val="004C7539"/>
    <w:rsid w:val="00514D0C"/>
    <w:rsid w:val="00515869"/>
    <w:rsid w:val="0057698D"/>
    <w:rsid w:val="005C0A59"/>
    <w:rsid w:val="005C3BAE"/>
    <w:rsid w:val="005E4274"/>
    <w:rsid w:val="005E799D"/>
    <w:rsid w:val="00600256"/>
    <w:rsid w:val="00600CB3"/>
    <w:rsid w:val="00602B0E"/>
    <w:rsid w:val="00611D90"/>
    <w:rsid w:val="00624636"/>
    <w:rsid w:val="00636021"/>
    <w:rsid w:val="00637C08"/>
    <w:rsid w:val="006466A9"/>
    <w:rsid w:val="006A46FB"/>
    <w:rsid w:val="007155F8"/>
    <w:rsid w:val="007661E9"/>
    <w:rsid w:val="00784097"/>
    <w:rsid w:val="007B7905"/>
    <w:rsid w:val="007D3F2F"/>
    <w:rsid w:val="007F4678"/>
    <w:rsid w:val="0082735A"/>
    <w:rsid w:val="00832C77"/>
    <w:rsid w:val="00850796"/>
    <w:rsid w:val="0085695A"/>
    <w:rsid w:val="008605E5"/>
    <w:rsid w:val="00870CA7"/>
    <w:rsid w:val="008D0C99"/>
    <w:rsid w:val="00921B7E"/>
    <w:rsid w:val="00932A25"/>
    <w:rsid w:val="0099121C"/>
    <w:rsid w:val="009A6224"/>
    <w:rsid w:val="009F3EA6"/>
    <w:rsid w:val="00A211F3"/>
    <w:rsid w:val="00A31A82"/>
    <w:rsid w:val="00A57EBC"/>
    <w:rsid w:val="00AA1D8D"/>
    <w:rsid w:val="00B25D7B"/>
    <w:rsid w:val="00B423A6"/>
    <w:rsid w:val="00B47730"/>
    <w:rsid w:val="00B97602"/>
    <w:rsid w:val="00C00545"/>
    <w:rsid w:val="00C15EAA"/>
    <w:rsid w:val="00C21897"/>
    <w:rsid w:val="00C32241"/>
    <w:rsid w:val="00C522B8"/>
    <w:rsid w:val="00C94591"/>
    <w:rsid w:val="00C96CF2"/>
    <w:rsid w:val="00CB0664"/>
    <w:rsid w:val="00CB6C5E"/>
    <w:rsid w:val="00CD4810"/>
    <w:rsid w:val="00D00B73"/>
    <w:rsid w:val="00D40C2C"/>
    <w:rsid w:val="00D5578B"/>
    <w:rsid w:val="00D678C3"/>
    <w:rsid w:val="00DB6516"/>
    <w:rsid w:val="00E275C5"/>
    <w:rsid w:val="00E6483A"/>
    <w:rsid w:val="00EA4070"/>
    <w:rsid w:val="00EA5E85"/>
    <w:rsid w:val="00F13B12"/>
    <w:rsid w:val="00F42F4A"/>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30"/>
  <w15:docId w15:val="{66B45CFF-8539-4704-8A07-1D79DC186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921B7E"/>
    <w:pPr>
      <w:spacing w:after="0" w:line="360" w:lineRule="auto"/>
      <w:ind w:firstLine="720"/>
      <w:jc w:val="both"/>
    </w:pPr>
    <w:rPr>
      <w:rFonts w:asciiTheme="majorBidi" w:hAnsiTheme="majorBidi"/>
      <w:sz w:val="24"/>
    </w:r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945019-AEAE-400B-9D6E-0E4BF855EA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19</Pages>
  <Words>11857</Words>
  <Characters>67589</Characters>
  <Application>Microsoft Office Word</Application>
  <DocSecurity>0</DocSecurity>
  <Lines>563</Lines>
  <Paragraphs>158</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Manager/>
  <Company/>
  <LinksUpToDate>false</LinksUpToDate>
  <CharactersWithSpaces>792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Maher Fattouh</cp:lastModifiedBy>
  <cp:revision>11</cp:revision>
  <dcterms:created xsi:type="dcterms:W3CDTF">2025-09-23T07:44:00Z</dcterms:created>
  <dcterms:modified xsi:type="dcterms:W3CDTF">2025-09-23T20:47:00Z</dcterms:modified>
  <cp:category/>
</cp:coreProperties>
</file>